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Normal1"/>
        <w:tblpPr w:leftFromText="141" w:rightFromText="141" w:vertAnchor="page" w:horzAnchor="margin" w:tblpXSpec="center" w:tblpY="2521"/>
        <w:tblW w:w="9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65"/>
        <w:gridCol w:w="796"/>
        <w:gridCol w:w="8075"/>
      </w:tblGrid>
      <w:tr w:rsidR="003F31CC" w:rsidRPr="00CD5441" w14:paraId="35699B3D" w14:textId="77777777" w:rsidTr="003F31CC">
        <w:trPr>
          <w:trHeight w:val="395"/>
        </w:trPr>
        <w:tc>
          <w:tcPr>
            <w:tcW w:w="9736" w:type="dxa"/>
            <w:gridSpan w:val="3"/>
            <w:shd w:val="clear" w:color="auto" w:fill="FFD966" w:themeFill="accent4" w:themeFillTint="99"/>
          </w:tcPr>
          <w:p w14:paraId="1AEA9BD9" w14:textId="77777777" w:rsidR="003F31CC" w:rsidRPr="00CD5441" w:rsidRDefault="003F31CC" w:rsidP="003F31CC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echnische specificaties</w:t>
            </w:r>
          </w:p>
        </w:tc>
      </w:tr>
      <w:tr w:rsidR="003F31CC" w:rsidRPr="00CD5441" w14:paraId="0D6C575A" w14:textId="77777777" w:rsidTr="00CA1C2B">
        <w:trPr>
          <w:trHeight w:val="490"/>
        </w:trPr>
        <w:tc>
          <w:tcPr>
            <w:tcW w:w="865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2F7550F9" w14:textId="77777777" w:rsidR="003F31CC" w:rsidRPr="00CD5441" w:rsidRDefault="003F31CC" w:rsidP="003F31CC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#</w:t>
            </w:r>
          </w:p>
        </w:tc>
        <w:tc>
          <w:tcPr>
            <w:tcW w:w="796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42B023D1" w14:textId="77777777" w:rsidR="003F31CC" w:rsidRPr="00CD5441" w:rsidRDefault="003F31CC" w:rsidP="003F31CC">
            <w:pPr>
              <w:pStyle w:val="TableParagraph"/>
              <w:spacing w:before="118"/>
              <w:ind w:right="94"/>
              <w:rPr>
                <w:b/>
                <w:sz w:val="24"/>
                <w:szCs w:val="36"/>
                <w:lang w:val="nl-NL"/>
              </w:rPr>
            </w:pPr>
            <w:r w:rsidRPr="00CD5441">
              <w:rPr>
                <w:b/>
                <w:sz w:val="24"/>
                <w:szCs w:val="36"/>
                <w:lang w:val="nl-NL"/>
              </w:rPr>
              <w:t>MoSCoW</w:t>
            </w:r>
          </w:p>
        </w:tc>
        <w:tc>
          <w:tcPr>
            <w:tcW w:w="8075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7A5AEE13" w14:textId="77777777" w:rsidR="003F31CC" w:rsidRPr="00CD5441" w:rsidRDefault="003F31CC" w:rsidP="003F31CC">
            <w:pPr>
              <w:pStyle w:val="TableParagraph"/>
              <w:spacing w:before="119"/>
              <w:ind w:left="119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Omschrijving</w:t>
            </w:r>
          </w:p>
        </w:tc>
      </w:tr>
      <w:tr w:rsidR="003F31CC" w:rsidRPr="00CD5441" w14:paraId="7EDD9B88" w14:textId="77777777" w:rsidTr="00CA1C2B">
        <w:trPr>
          <w:trHeight w:val="411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105FC255" w14:textId="77777777" w:rsidR="003F31CC" w:rsidRPr="00CD5441" w:rsidRDefault="003F31CC" w:rsidP="003F31CC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1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44AEF7EB" w14:textId="77777777" w:rsidR="003F31CC" w:rsidRPr="00CD5441" w:rsidRDefault="003F31CC" w:rsidP="003F31CC">
            <w:pPr>
              <w:pStyle w:val="TableParagraph"/>
              <w:spacing w:before="119"/>
              <w:ind w:right="172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M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0769BF54" w14:textId="34435A3A" w:rsidR="003F31CC" w:rsidRPr="00CD5441" w:rsidRDefault="003F31CC" w:rsidP="003F31CC">
            <w:pPr>
              <w:pStyle w:val="TableParagraph"/>
              <w:spacing w:before="119"/>
              <w:rPr>
                <w:b/>
                <w:lang w:val="nl-NL"/>
              </w:rPr>
            </w:pPr>
          </w:p>
        </w:tc>
      </w:tr>
      <w:tr w:rsidR="00556FD5" w:rsidRPr="00CD5441" w14:paraId="388B20FB" w14:textId="77777777" w:rsidTr="00CA1C2B">
        <w:trPr>
          <w:trHeight w:val="394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16A49C15" w14:textId="7662842F" w:rsidR="00556FD5" w:rsidRPr="00CD5441" w:rsidRDefault="00556FD5" w:rsidP="00556FD5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CD5441">
              <w:rPr>
                <w:b/>
                <w:lang w:val="nl-NL"/>
              </w:rPr>
              <w:t>T2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440485DB" w14:textId="3C760280" w:rsidR="00556FD5" w:rsidRPr="00CD5441" w:rsidRDefault="00556FD5" w:rsidP="00556FD5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/>
                <w:lang w:val="nl-NL"/>
              </w:rPr>
              <w:t xml:space="preserve">M </w:t>
            </w: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7C8FED2F" w14:textId="16E93AE4" w:rsidR="00556FD5" w:rsidRPr="00CD5441" w:rsidRDefault="00556FD5" w:rsidP="00556FD5">
            <w:pPr>
              <w:pStyle w:val="TableParagraph"/>
              <w:spacing w:before="96"/>
              <w:ind w:right="914"/>
              <w:rPr>
                <w:b/>
                <w:lang w:val="nl-NL"/>
              </w:rPr>
            </w:pPr>
          </w:p>
        </w:tc>
      </w:tr>
      <w:tr w:rsidR="00972FAD" w:rsidRPr="00CD5441" w14:paraId="289ACCB8" w14:textId="77777777" w:rsidTr="00CA1C2B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55FA001F" w14:textId="15FAD623" w:rsidR="00972FAD" w:rsidRPr="00CD5441" w:rsidRDefault="00972FAD" w:rsidP="00972FAD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2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2E376A2" w14:textId="15738E5D" w:rsidR="00972FAD" w:rsidRPr="00CD5441" w:rsidRDefault="00972FAD" w:rsidP="00972FAD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1B4B08BC" w14:textId="0C84EBD0" w:rsidR="00972FAD" w:rsidRPr="00CD5441" w:rsidRDefault="00972FAD" w:rsidP="00972FAD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</w:p>
        </w:tc>
      </w:tr>
      <w:tr w:rsidR="00972FAD" w:rsidRPr="00CD5441" w14:paraId="76EA9BE6" w14:textId="77777777" w:rsidTr="00CA1C2B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21F638DD" w14:textId="548B2C84" w:rsidR="00972FAD" w:rsidRPr="00CD5441" w:rsidRDefault="00972FAD" w:rsidP="00972FAD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2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DF04D80" w14:textId="7A37B265" w:rsidR="00972FAD" w:rsidRPr="00CD5441" w:rsidRDefault="00972FAD" w:rsidP="00972FAD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6DA11D4" w14:textId="625739C4" w:rsidR="00972FAD" w:rsidRPr="00CD5441" w:rsidRDefault="00972FAD" w:rsidP="00972FAD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</w:p>
        </w:tc>
      </w:tr>
      <w:tr w:rsidR="00972FAD" w:rsidRPr="00CD5441" w14:paraId="65E34C4D" w14:textId="77777777" w:rsidTr="00471058">
        <w:trPr>
          <w:trHeight w:val="394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BCB88B4" w14:textId="0B78391C" w:rsidR="00972FAD" w:rsidRPr="00CD5441" w:rsidRDefault="00972FAD" w:rsidP="00972FAD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2.3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5A48401A" w14:textId="1E5CCD14" w:rsidR="00972FAD" w:rsidRPr="00CD5441" w:rsidRDefault="00972FAD" w:rsidP="00972FAD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20CFFB2A" w14:textId="474FFEAD" w:rsidR="00972FAD" w:rsidRPr="00CD5441" w:rsidRDefault="00972FAD" w:rsidP="00972FAD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</w:p>
        </w:tc>
      </w:tr>
      <w:tr w:rsidR="00123862" w:rsidRPr="00CD5441" w14:paraId="69118912" w14:textId="77777777" w:rsidTr="00471058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09825252" w14:textId="6A247D5C" w:rsidR="00123862" w:rsidRPr="00CD5441" w:rsidRDefault="00123862" w:rsidP="00972FAD">
            <w:pPr>
              <w:pStyle w:val="TableParagraph"/>
              <w:spacing w:before="97"/>
              <w:ind w:left="110"/>
              <w:rPr>
                <w:b/>
                <w:strike/>
                <w:lang w:val="nl-NL"/>
              </w:rPr>
            </w:pPr>
            <w:r w:rsidRPr="00CD5441">
              <w:rPr>
                <w:b/>
                <w:strike/>
                <w:lang w:val="nl-NL"/>
              </w:rPr>
              <w:t>T3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679CBF2C" w14:textId="14EA2511" w:rsidR="00123862" w:rsidRPr="00CD5441" w:rsidRDefault="00123862" w:rsidP="00972FAD">
            <w:pPr>
              <w:pStyle w:val="TableParagraph"/>
              <w:spacing w:before="97"/>
              <w:ind w:right="174"/>
              <w:jc w:val="center"/>
              <w:rPr>
                <w:b/>
                <w:strike/>
                <w:lang w:val="nl-NL"/>
              </w:rPr>
            </w:pPr>
            <w:r w:rsidRPr="00CD5441">
              <w:rPr>
                <w:b/>
                <w:strike/>
                <w:lang w:val="nl-NL"/>
              </w:rPr>
              <w:t>M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035EDB59" w14:textId="62EA10F5" w:rsidR="00123862" w:rsidRPr="00CD5441" w:rsidRDefault="00123862" w:rsidP="00972FAD">
            <w:pPr>
              <w:pStyle w:val="TableParagraph"/>
              <w:spacing w:before="97"/>
              <w:ind w:right="914"/>
              <w:rPr>
                <w:b/>
                <w:strike/>
                <w:lang w:val="nl-NL"/>
              </w:rPr>
            </w:pPr>
          </w:p>
        </w:tc>
      </w:tr>
      <w:tr w:rsidR="00972FAD" w:rsidRPr="00CD5441" w14:paraId="798CC9B4" w14:textId="77777777" w:rsidTr="00D519BA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4C7D0F3B" w14:textId="52A5986E" w:rsidR="00972FAD" w:rsidRPr="00CD5441" w:rsidRDefault="00972FAD" w:rsidP="00972FAD">
            <w:pPr>
              <w:pStyle w:val="TableParagraph"/>
              <w:spacing w:before="97"/>
              <w:ind w:left="110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T3</w:t>
            </w:r>
            <w:r w:rsidR="001E679F" w:rsidRPr="00CD5441">
              <w:rPr>
                <w:bCs/>
                <w:strike/>
                <w:lang w:val="nl-NL"/>
              </w:rPr>
              <w:t>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4BE204C" w14:textId="300167E3" w:rsidR="00972FAD" w:rsidRPr="00CD5441" w:rsidRDefault="00972FAD" w:rsidP="00972FAD">
            <w:pPr>
              <w:pStyle w:val="TableParagraph"/>
              <w:spacing w:before="97"/>
              <w:ind w:right="174"/>
              <w:jc w:val="center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3CEA09F5" w14:textId="4899663D" w:rsidR="00972FAD" w:rsidRPr="00CD5441" w:rsidRDefault="00972FAD" w:rsidP="00972FAD">
            <w:pPr>
              <w:pStyle w:val="TableParagraph"/>
              <w:spacing w:before="97"/>
              <w:ind w:right="914"/>
              <w:rPr>
                <w:bCs/>
                <w:strike/>
                <w:lang w:val="nl-NL"/>
              </w:rPr>
            </w:pPr>
          </w:p>
        </w:tc>
      </w:tr>
      <w:tr w:rsidR="00A07820" w:rsidRPr="00CD5441" w14:paraId="549D4BE9" w14:textId="77777777" w:rsidTr="00E84F42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0FD0C3DD" w14:textId="167153E2" w:rsidR="00A07820" w:rsidRPr="00CD5441" w:rsidRDefault="00A07820" w:rsidP="00972FAD">
            <w:pPr>
              <w:pStyle w:val="TableParagraph"/>
              <w:spacing w:before="97"/>
              <w:ind w:left="110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T3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56F6B892" w14:textId="14ABB92E" w:rsidR="00A07820" w:rsidRPr="00CD5441" w:rsidRDefault="00A07820" w:rsidP="00972FAD">
            <w:pPr>
              <w:pStyle w:val="TableParagraph"/>
              <w:spacing w:before="97"/>
              <w:ind w:right="174"/>
              <w:jc w:val="center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52139739" w14:textId="3FF406D4" w:rsidR="00A07820" w:rsidRPr="00CD5441" w:rsidRDefault="00A07820" w:rsidP="00972FAD">
            <w:pPr>
              <w:pStyle w:val="TableParagraph"/>
              <w:spacing w:before="97"/>
              <w:ind w:right="914"/>
              <w:rPr>
                <w:bCs/>
                <w:strike/>
                <w:lang w:val="nl-NL"/>
              </w:rPr>
            </w:pPr>
          </w:p>
        </w:tc>
      </w:tr>
      <w:tr w:rsidR="00D519BA" w:rsidRPr="00CD5441" w14:paraId="36087EBC" w14:textId="77777777" w:rsidTr="00E84F42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1BDB2482" w14:textId="43DC41C8" w:rsidR="00D519BA" w:rsidRPr="00CD5441" w:rsidRDefault="00155704" w:rsidP="00972FAD">
            <w:pPr>
              <w:pStyle w:val="TableParagraph"/>
              <w:spacing w:before="97"/>
              <w:ind w:left="110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T3.3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41144673" w14:textId="73D45BA3" w:rsidR="00D519BA" w:rsidRPr="00CD5441" w:rsidRDefault="00155704" w:rsidP="00972FAD">
            <w:pPr>
              <w:pStyle w:val="TableParagraph"/>
              <w:spacing w:before="97"/>
              <w:ind w:right="174"/>
              <w:jc w:val="center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41DF7E99" w14:textId="0FB6D699" w:rsidR="00D519BA" w:rsidRPr="00CD5441" w:rsidRDefault="00D519BA" w:rsidP="00972FAD">
            <w:pPr>
              <w:pStyle w:val="TableParagraph"/>
              <w:spacing w:before="97"/>
              <w:ind w:right="914"/>
              <w:rPr>
                <w:bCs/>
                <w:strike/>
                <w:lang w:val="nl-NL"/>
              </w:rPr>
            </w:pPr>
          </w:p>
        </w:tc>
      </w:tr>
      <w:tr w:rsidR="00FA16F6" w:rsidRPr="00CD5441" w14:paraId="28F58242" w14:textId="77777777" w:rsidTr="00405B31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5BACC2EF" w14:textId="104AE58C" w:rsidR="00FA16F6" w:rsidRPr="00CD5441" w:rsidRDefault="00FA16F6" w:rsidP="00972FAD">
            <w:pPr>
              <w:pStyle w:val="TableParagraph"/>
              <w:spacing w:before="97"/>
              <w:ind w:left="110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T3.4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0DBF209F" w14:textId="2454EC00" w:rsidR="00FA16F6" w:rsidRPr="00CD5441" w:rsidRDefault="00FA16F6" w:rsidP="00972FAD">
            <w:pPr>
              <w:pStyle w:val="TableParagraph"/>
              <w:spacing w:before="97"/>
              <w:ind w:right="174"/>
              <w:jc w:val="center"/>
              <w:rPr>
                <w:bCs/>
                <w:strike/>
                <w:lang w:val="nl-NL"/>
              </w:rPr>
            </w:pPr>
            <w:r w:rsidRPr="00CD5441">
              <w:rPr>
                <w:bCs/>
                <w:strike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8532669" w14:textId="74536E6A" w:rsidR="00FA16F6" w:rsidRPr="00CD5441" w:rsidRDefault="00FA16F6" w:rsidP="00972FAD">
            <w:pPr>
              <w:pStyle w:val="TableParagraph"/>
              <w:spacing w:before="97"/>
              <w:ind w:right="914"/>
              <w:rPr>
                <w:bCs/>
                <w:strike/>
                <w:lang w:val="nl-NL"/>
              </w:rPr>
            </w:pPr>
          </w:p>
        </w:tc>
      </w:tr>
      <w:tr w:rsidR="00400ADF" w:rsidRPr="00CD5441" w14:paraId="0BB6E5AD" w14:textId="77777777" w:rsidTr="00CD5441">
        <w:trPr>
          <w:trHeight w:val="380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009D51B8" w14:textId="47333E58" w:rsidR="00400ADF" w:rsidRPr="00CD5441" w:rsidRDefault="00400ADF" w:rsidP="00972FAD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3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2E54A190" w14:textId="13EB8B2B" w:rsidR="00400ADF" w:rsidRPr="00CD5441" w:rsidRDefault="00400ADF" w:rsidP="00972FAD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M</w:t>
            </w: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7FC6E11C" w14:textId="3FBFD99C" w:rsidR="00400ADF" w:rsidRPr="00CD5441" w:rsidRDefault="00400ADF" w:rsidP="00972FAD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CD5441" w:rsidRPr="00CD5441" w14:paraId="6E509966" w14:textId="77777777" w:rsidTr="00CD5441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6D834DAF" w14:textId="03EF8C8C" w:rsidR="00405B31" w:rsidRPr="00CD5441" w:rsidRDefault="005F5216" w:rsidP="00972FAD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3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1482404" w14:textId="492C976B" w:rsidR="00405B31" w:rsidRPr="00CD5441" w:rsidRDefault="00CD5441" w:rsidP="00972FAD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279A8798" w14:textId="3E0C0E50" w:rsidR="00405B31" w:rsidRPr="00CD5441" w:rsidRDefault="00405B31" w:rsidP="00972FAD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180702BB" w14:textId="77777777" w:rsidTr="00CD5441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0E5DFDB0" w14:textId="507DFDDB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3.2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6DA0435" w14:textId="0C809826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4E032BB" w14:textId="6F8DE854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1ADD5B7F" w14:textId="77777777" w:rsidTr="00BB6919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1164BB02" w14:textId="179915FB" w:rsidR="00F72A67" w:rsidRPr="00CD5441" w:rsidRDefault="00F72A67" w:rsidP="00F72A67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4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6066E66F" w14:textId="66ED0417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M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66A31EB1" w14:textId="3216D37B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2C3F7BB8" w14:textId="77777777" w:rsidTr="00BB6919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4BB28DB" w14:textId="5951AC40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4.1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5B1B4561" w14:textId="2D49FF99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04182B0" w14:textId="30BBDDFE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67BDFA47" w14:textId="77777777" w:rsidTr="009805B2">
        <w:trPr>
          <w:trHeight w:val="380"/>
        </w:trPr>
        <w:tc>
          <w:tcPr>
            <w:tcW w:w="865" w:type="dxa"/>
            <w:tcBorders>
              <w:top w:val="single" w:sz="4" w:space="0" w:color="auto"/>
              <w:bottom w:val="single" w:sz="4" w:space="0" w:color="auto"/>
            </w:tcBorders>
            <w:shd w:val="clear" w:color="auto" w:fill="DAE2F3"/>
          </w:tcPr>
          <w:p w14:paraId="24D0CB57" w14:textId="79631E29" w:rsidR="00F72A67" w:rsidRPr="00CD5441" w:rsidRDefault="00F72A67" w:rsidP="00F72A67">
            <w:pPr>
              <w:pStyle w:val="TableParagraph"/>
              <w:spacing w:before="97"/>
              <w:ind w:left="708" w:hanging="598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5</w:t>
            </w:r>
          </w:p>
        </w:tc>
        <w:tc>
          <w:tcPr>
            <w:tcW w:w="796" w:type="dxa"/>
            <w:tcBorders>
              <w:top w:val="single" w:sz="4" w:space="0" w:color="auto"/>
              <w:bottom w:val="single" w:sz="4" w:space="0" w:color="auto"/>
            </w:tcBorders>
            <w:shd w:val="clear" w:color="auto" w:fill="DAE2F3"/>
          </w:tcPr>
          <w:p w14:paraId="791594CE" w14:textId="5A5C21AB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S</w:t>
            </w:r>
          </w:p>
        </w:tc>
        <w:tc>
          <w:tcPr>
            <w:tcW w:w="8075" w:type="dxa"/>
            <w:tcBorders>
              <w:top w:val="single" w:sz="4" w:space="0" w:color="auto"/>
              <w:bottom w:val="single" w:sz="4" w:space="0" w:color="auto"/>
            </w:tcBorders>
            <w:shd w:val="clear" w:color="auto" w:fill="DAE2F3"/>
          </w:tcPr>
          <w:p w14:paraId="4BFA989F" w14:textId="3240179D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3B908244" w14:textId="77777777" w:rsidTr="00B86367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2922E618" w14:textId="6730F956" w:rsidR="00F72A67" w:rsidRPr="00CD5441" w:rsidRDefault="00F72A67" w:rsidP="00F72A67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6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3AE1E92E" w14:textId="7DF67818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C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07BB67F9" w14:textId="5FD6C0AB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31817D11" w14:textId="77777777" w:rsidTr="00D46439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248A1FFF" w14:textId="2AB11E4A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6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1FA4F34" w14:textId="67E3D42C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5ABD76C0" w14:textId="4CAA49C5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4BC1C167" w14:textId="77777777" w:rsidTr="00D46439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42EF0B68" w14:textId="69B95E36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6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7956F84" w14:textId="07603355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6AE419E1" w14:textId="3BDCE8C0" w:rsidR="00F72A67" w:rsidRPr="00CD5441" w:rsidRDefault="00F72A67" w:rsidP="00F72A67">
            <w:pPr>
              <w:pStyle w:val="TableParagraph"/>
              <w:spacing w:before="97"/>
              <w:ind w:right="914"/>
              <w:rPr>
                <w:lang w:val="nl-NL"/>
              </w:rPr>
            </w:pPr>
          </w:p>
        </w:tc>
      </w:tr>
      <w:tr w:rsidR="00F72A67" w:rsidRPr="00CD5441" w14:paraId="495A1605" w14:textId="77777777" w:rsidTr="00312126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31E23722" w14:textId="14F50028" w:rsidR="00F72A67" w:rsidRPr="00CD5441" w:rsidRDefault="00F72A67" w:rsidP="00F72A67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7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4E69D151" w14:textId="44233039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C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4C8FF295" w14:textId="24D9F3F4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77947F27" w14:textId="77777777" w:rsidTr="00312126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7963B709" w14:textId="3EFB76C7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7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0171C0EB" w14:textId="50087680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402B989" w14:textId="5870A830" w:rsidR="00F72A67" w:rsidRPr="00CD5441" w:rsidRDefault="00F72A67" w:rsidP="00F72A67">
            <w:pPr>
              <w:pStyle w:val="TableParagraph"/>
              <w:tabs>
                <w:tab w:val="left" w:pos="6048"/>
              </w:tabs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05DF1361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1A3AE14" w14:textId="1BC7CC5F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7.2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F5A1BEB" w14:textId="5AF82157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EEDDA5D" w14:textId="74F11D64" w:rsidR="00F72A67" w:rsidRPr="00CD5441" w:rsidRDefault="00F72A67" w:rsidP="00F72A67">
            <w:pPr>
              <w:pStyle w:val="TableParagraph"/>
              <w:tabs>
                <w:tab w:val="left" w:pos="6048"/>
              </w:tabs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5130C8B9" w14:textId="77777777" w:rsidTr="00143E6E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200B9A21" w14:textId="0BC9321A" w:rsidR="00F72A67" w:rsidRPr="00CD5441" w:rsidRDefault="00F72A67" w:rsidP="00F72A67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8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7824B56F" w14:textId="1F9A7E21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M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33514E2C" w14:textId="61016B01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41F99E92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5212B590" w14:textId="6A00BD38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8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32CC49D4" w14:textId="75554B92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62390ECC" w14:textId="0E72F1F0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2637E4E7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539CE738" w14:textId="249BAAFB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8.2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55F29C8" w14:textId="6441239D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6ED2C0B5" w14:textId="6AB83F3B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3FC38015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1CB8FC9D" w14:textId="776FD3B5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8.3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FBFDA23" w14:textId="1819B460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E207F60" w14:textId="395E995E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0102ED1A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2F1796F" w14:textId="1CDB98B6" w:rsidR="00F72A67" w:rsidRPr="00CD5441" w:rsidRDefault="00F72A67" w:rsidP="00F72A67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T9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4CC9E0C" w14:textId="2F7E3664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28D7FC9D" w14:textId="7D2E8A4E" w:rsidR="00F72A67" w:rsidRPr="00CD5441" w:rsidRDefault="00F72A67" w:rsidP="00F72A67">
            <w:pPr>
              <w:pStyle w:val="TableParagraph"/>
              <w:spacing w:before="97"/>
              <w:ind w:right="914"/>
              <w:rPr>
                <w:b/>
                <w:lang w:val="nl-NL"/>
              </w:rPr>
            </w:pPr>
          </w:p>
        </w:tc>
      </w:tr>
      <w:tr w:rsidR="00F72A67" w:rsidRPr="00CD5441" w14:paraId="5DB58733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636B4495" w14:textId="0D01A784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9.1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2532FB98" w14:textId="138437D1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2FEACC8A" w14:textId="7D7CC665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0ECF393A" w14:textId="77777777" w:rsidTr="00143E6E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6328DF14" w14:textId="6A2AE674" w:rsidR="00F72A67" w:rsidRPr="00CD5441" w:rsidRDefault="00F72A67" w:rsidP="00F72A67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9.2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202F090" w14:textId="0AD7E2DC" w:rsidR="00F72A67" w:rsidRPr="00CD5441" w:rsidRDefault="00F72A67" w:rsidP="00F72A67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5D3862D" w14:textId="36D41ED5" w:rsidR="00F72A67" w:rsidRPr="00CD5441" w:rsidRDefault="00F72A67" w:rsidP="00F72A67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F72A67" w:rsidRPr="00CD5441" w14:paraId="04F76F64" w14:textId="77777777" w:rsidTr="00A932D5">
        <w:trPr>
          <w:trHeight w:val="605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579139C5" w14:textId="6ACFD80C" w:rsidR="00F72A67" w:rsidRPr="00CD5441" w:rsidRDefault="00F72A67" w:rsidP="00F72A67">
            <w:pPr>
              <w:pStyle w:val="TableParagraph"/>
              <w:spacing w:before="116"/>
              <w:ind w:left="110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lastRenderedPageBreak/>
              <w:t>T10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79622F3A" w14:textId="3C52898C" w:rsidR="00F72A67" w:rsidRPr="00CD5441" w:rsidRDefault="00F72A67" w:rsidP="00F72A67">
            <w:pPr>
              <w:pStyle w:val="TableParagraph"/>
              <w:spacing w:before="116"/>
              <w:ind w:right="172"/>
              <w:jc w:val="center"/>
              <w:rPr>
                <w:b/>
                <w:lang w:val="nl-NL"/>
              </w:rPr>
            </w:pPr>
            <w:r w:rsidRPr="00CD5441">
              <w:rPr>
                <w:b/>
                <w:lang w:val="nl-NL"/>
              </w:rPr>
              <w:t>S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46BABD28" w14:textId="02AF9AE3" w:rsidR="00F72A67" w:rsidRPr="00CD5441" w:rsidRDefault="00F72A67" w:rsidP="00F72A67">
            <w:pPr>
              <w:pStyle w:val="TableParagraph"/>
              <w:spacing w:before="116"/>
              <w:ind w:right="144"/>
              <w:rPr>
                <w:b/>
                <w:lang w:val="nl-NL"/>
              </w:rPr>
            </w:pPr>
          </w:p>
        </w:tc>
      </w:tr>
      <w:tr w:rsidR="00F72A67" w:rsidRPr="00CD5441" w14:paraId="04F3E6F3" w14:textId="77777777" w:rsidTr="00A932D5">
        <w:trPr>
          <w:trHeight w:val="605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0CE9756B" w14:textId="6D0DB9DE" w:rsidR="00F72A67" w:rsidRPr="00CD5441" w:rsidRDefault="00F72A67" w:rsidP="00F72A67">
            <w:pPr>
              <w:pStyle w:val="TableParagraph"/>
              <w:spacing w:before="11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10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34A5073" w14:textId="60EF38A3" w:rsidR="00F72A67" w:rsidRPr="00CD5441" w:rsidRDefault="00F72A67" w:rsidP="00F72A67">
            <w:pPr>
              <w:pStyle w:val="TableParagraph"/>
              <w:spacing w:before="116"/>
              <w:ind w:right="172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4FD5008" w14:textId="25D5B136" w:rsidR="00F72A67" w:rsidRPr="00CD5441" w:rsidRDefault="00F72A67" w:rsidP="00F72A67">
            <w:pPr>
              <w:pStyle w:val="TableParagraph"/>
              <w:spacing w:before="116"/>
              <w:ind w:right="144"/>
              <w:rPr>
                <w:bCs/>
                <w:lang w:val="nl-NL"/>
              </w:rPr>
            </w:pPr>
          </w:p>
        </w:tc>
      </w:tr>
      <w:tr w:rsidR="00F72A67" w:rsidRPr="00CD5441" w14:paraId="509D322E" w14:textId="77777777" w:rsidTr="00787665">
        <w:trPr>
          <w:trHeight w:val="605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13817069" w14:textId="1A4AD39B" w:rsidR="00F72A67" w:rsidRPr="00CD5441" w:rsidRDefault="00F72A67" w:rsidP="00F72A67">
            <w:pPr>
              <w:pStyle w:val="TableParagraph"/>
              <w:spacing w:before="11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10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7C237F8" w14:textId="51CB10B9" w:rsidR="00F72A67" w:rsidRPr="00CD5441" w:rsidRDefault="00F72A67" w:rsidP="00F72A67">
            <w:pPr>
              <w:pStyle w:val="TableParagraph"/>
              <w:spacing w:before="116"/>
              <w:ind w:right="172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20EA1E68" w14:textId="11FC27AF" w:rsidR="00F72A67" w:rsidRPr="00CD5441" w:rsidRDefault="00F72A67" w:rsidP="00F72A67">
            <w:pPr>
              <w:pStyle w:val="TableParagraph"/>
              <w:spacing w:before="116"/>
              <w:ind w:right="144"/>
              <w:rPr>
                <w:bCs/>
                <w:lang w:val="nl-NL"/>
              </w:rPr>
            </w:pPr>
          </w:p>
        </w:tc>
      </w:tr>
      <w:tr w:rsidR="00F72A67" w:rsidRPr="00CD5441" w14:paraId="487F56D2" w14:textId="77777777" w:rsidTr="00A932D5">
        <w:trPr>
          <w:trHeight w:val="605"/>
        </w:trPr>
        <w:tc>
          <w:tcPr>
            <w:tcW w:w="865" w:type="dxa"/>
            <w:tcBorders>
              <w:top w:val="nil"/>
            </w:tcBorders>
            <w:shd w:val="clear" w:color="auto" w:fill="DAE2F3"/>
          </w:tcPr>
          <w:p w14:paraId="041B7AB8" w14:textId="36CA24C5" w:rsidR="00F72A67" w:rsidRPr="00CD5441" w:rsidRDefault="00F72A67" w:rsidP="00F72A67">
            <w:pPr>
              <w:pStyle w:val="TableParagraph"/>
              <w:spacing w:before="116"/>
              <w:ind w:left="110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>T10.3</w:t>
            </w:r>
          </w:p>
        </w:tc>
        <w:tc>
          <w:tcPr>
            <w:tcW w:w="796" w:type="dxa"/>
            <w:tcBorders>
              <w:top w:val="nil"/>
            </w:tcBorders>
            <w:shd w:val="clear" w:color="auto" w:fill="DAE2F3"/>
          </w:tcPr>
          <w:p w14:paraId="2D3F989F" w14:textId="4550EF2D" w:rsidR="00F72A67" w:rsidRPr="00CD5441" w:rsidRDefault="00F72A67" w:rsidP="00F72A67">
            <w:pPr>
              <w:pStyle w:val="TableParagraph"/>
              <w:spacing w:before="116"/>
              <w:ind w:right="172"/>
              <w:jc w:val="center"/>
              <w:rPr>
                <w:bCs/>
                <w:lang w:val="nl-NL"/>
              </w:rPr>
            </w:pPr>
            <w:r w:rsidRPr="00CD5441">
              <w:rPr>
                <w:bCs/>
                <w:lang w:val="nl-NL"/>
              </w:rPr>
              <w:t xml:space="preserve">C </w:t>
            </w:r>
          </w:p>
        </w:tc>
        <w:tc>
          <w:tcPr>
            <w:tcW w:w="8075" w:type="dxa"/>
            <w:tcBorders>
              <w:top w:val="nil"/>
            </w:tcBorders>
            <w:shd w:val="clear" w:color="auto" w:fill="DAE2F3"/>
          </w:tcPr>
          <w:p w14:paraId="7BCED2F1" w14:textId="118B1E7F" w:rsidR="00F72A67" w:rsidRPr="00CD5441" w:rsidRDefault="00F72A67" w:rsidP="00F72A67">
            <w:pPr>
              <w:pStyle w:val="TableParagraph"/>
              <w:spacing w:before="116"/>
              <w:ind w:right="144"/>
              <w:rPr>
                <w:bCs/>
                <w:lang w:val="nl-NL"/>
              </w:rPr>
            </w:pPr>
          </w:p>
        </w:tc>
      </w:tr>
    </w:tbl>
    <w:p w14:paraId="5A4904B5" w14:textId="567D37F8" w:rsidR="00195E3F" w:rsidRPr="00CD5441" w:rsidRDefault="00195E3F" w:rsidP="00195E3F"/>
    <w:p w14:paraId="1CD90109" w14:textId="77777777" w:rsidR="00195E3F" w:rsidRPr="00CD5441" w:rsidRDefault="00195E3F">
      <w:r w:rsidRPr="00CD5441">
        <w:br w:type="page"/>
      </w:r>
    </w:p>
    <w:p w14:paraId="73062726" w14:textId="77777777" w:rsidR="00195E3F" w:rsidRPr="00CD5441" w:rsidRDefault="00195E3F" w:rsidP="00195E3F">
      <w:r w:rsidRPr="00CD5441">
        <w:lastRenderedPageBreak/>
        <w:t>Om technische specificaties op te stellen op basis van de functionele specificaties, moeten de vereisten vertalen naar concrete technische vereisten, zoals hardwarecomponenten, softwarefunctionaliteiten en systeemconfiguraties.</w:t>
      </w:r>
    </w:p>
    <w:p w14:paraId="5D2F799E" w14:textId="56A401B3" w:rsidR="009F32AB" w:rsidRPr="00CD5441" w:rsidRDefault="001B454A" w:rsidP="00195E3F">
      <w:r w:rsidRPr="00CD5441">
        <w:rPr>
          <w:bCs/>
        </w:rPr>
        <w:t>*</w:t>
      </w:r>
      <w:r w:rsidR="00027D2C" w:rsidRPr="00CD5441">
        <w:rPr>
          <w:bCs/>
        </w:rPr>
        <w:t xml:space="preserve"> </w:t>
      </w:r>
      <w:r w:rsidR="002F62BD" w:rsidRPr="00CD5441">
        <w:rPr>
          <w:bCs/>
        </w:rPr>
        <w:t>Verklaring 833N</w:t>
      </w:r>
    </w:p>
    <w:p w14:paraId="233F827A" w14:textId="6F424A76" w:rsidR="00584F25" w:rsidRPr="00CD5441" w:rsidRDefault="00F82C8B" w:rsidP="00195E3F">
      <w:proofErr w:type="spellStart"/>
      <w:r w:rsidRPr="00CD5441">
        <w:t>Fmax</w:t>
      </w:r>
      <w:proofErr w:type="spellEnd"/>
      <w:r w:rsidRPr="00CD5441">
        <w:t xml:space="preserve"> = m*g </w:t>
      </w:r>
    </w:p>
    <w:p w14:paraId="2037CCB1" w14:textId="4AC33BA3" w:rsidR="00F82C8B" w:rsidRPr="00CD5441" w:rsidRDefault="00F82C8B" w:rsidP="00195E3F">
      <w:r w:rsidRPr="00CD5441">
        <w:t>g = 9.81</w:t>
      </w:r>
    </w:p>
    <w:p w14:paraId="5AB70BDC" w14:textId="129DAEBA" w:rsidR="00F82C8B" w:rsidRPr="00CD5441" w:rsidRDefault="00F82C8B" w:rsidP="00195E3F">
      <w:r w:rsidRPr="00CD5441">
        <w:t xml:space="preserve">m = </w:t>
      </w:r>
      <w:r w:rsidR="00554159" w:rsidRPr="00CD5441">
        <w:t>aangekomen gewicht van een gemiddeld volgwassen persoon: 8</w:t>
      </w:r>
      <w:r w:rsidR="001C4DDB" w:rsidRPr="00CD5441">
        <w:t>5</w:t>
      </w:r>
      <w:r w:rsidR="00554159" w:rsidRPr="00CD5441">
        <w:t>kg</w:t>
      </w:r>
    </w:p>
    <w:p w14:paraId="599F2EFC" w14:textId="244C7531" w:rsidR="001C4DDB" w:rsidRPr="00CD5441" w:rsidRDefault="001C4DDB" w:rsidP="00195E3F">
      <w:proofErr w:type="spellStart"/>
      <w:r w:rsidRPr="00CD5441">
        <w:t>Fmax</w:t>
      </w:r>
      <w:proofErr w:type="spellEnd"/>
      <w:r w:rsidRPr="00CD5441">
        <w:t xml:space="preserve"> = 9,81 * 85 = </w:t>
      </w:r>
      <w:r w:rsidR="00610DB8" w:rsidRPr="00CD5441">
        <w:t>833N</w:t>
      </w:r>
    </w:p>
    <w:p w14:paraId="722A5E34" w14:textId="3E8DDD07" w:rsidR="009F32AB" w:rsidRPr="00CD5441" w:rsidRDefault="009F32AB" w:rsidP="00195E3F">
      <w:r w:rsidRPr="00CD5441">
        <w:t>Hieruit kan geconcludeerd worden dat minstens 833N moet kunnen worden gehouden.</w:t>
      </w:r>
    </w:p>
    <w:p w14:paraId="6D84A4CE" w14:textId="54A938CA" w:rsidR="00554159" w:rsidRPr="00CD5441" w:rsidRDefault="007E7EE1" w:rsidP="00195E3F">
      <w:r w:rsidRPr="00CD5441">
        <w:t>** verklaring gebruik micropython</w:t>
      </w:r>
    </w:p>
    <w:p w14:paraId="13266DFF" w14:textId="6AC57033" w:rsidR="007E7EE1" w:rsidRPr="00CD5441" w:rsidRDefault="0019151E" w:rsidP="00195E3F">
      <w:r w:rsidRPr="00CD5441">
        <w:t xml:space="preserve">Zowel C als Python is in het verleden gebruikt om microcontrollers te programmeren. C is </w:t>
      </w:r>
      <w:r w:rsidR="0029438D" w:rsidRPr="00CD5441">
        <w:t xml:space="preserve">sneller dan Python vanwege de architectuur, C moet gecompileerd worden, Python is een taal die wordt geïnterpreteerd </w:t>
      </w:r>
      <w:r w:rsidR="00BB0907" w:rsidRPr="00CD5441">
        <w:fldChar w:fldCharType="begin"/>
      </w:r>
      <w:r w:rsidR="00BB0907" w:rsidRPr="00CD5441">
        <w:instrText xml:space="preserve"> ADDIN ZOTERO_ITEM CSL_CITATION {"citationID":"BaWSL6dj","properties":{"formattedCitation":"(Captain_Pumpkinhead, 2021)","plainCitation":"(Captain_Pumpkinhead, 2021)","noteIndex":0},"citationItems":[{"id":77,"uris":["http://zotero.org/users/13514385/items/QLHQCGUT"],"itemData":{"id":77,"type":"post","container-title":"r/raspberrypipico","genre":"Reddit Post","title":"Does C/C++ code run faster/more efficiently on Pico than MicroPython/CircuitPython? Are there any good ways to test this?","title-short":"Does C/C++ code run faster/more efficiently on Pico than MicroPython/CircuitPython?","URL":"www.reddit.com/r/raspberrypipico/comments/mhmdmh/does_cc_code_run_fastermore_efficiently_on_pico/","author":[{"family":"Captain_Pumpkinhead","given":""}],"accessed":{"date-parts":[["2024",2,23]]},"issued":{"date-parts":[["2021",4,1]]}}}],"schema":"https://github.com/citation-style-language/schema/raw/master/csl-citation.json"} </w:instrText>
      </w:r>
      <w:r w:rsidR="00BB0907" w:rsidRPr="00CD5441">
        <w:fldChar w:fldCharType="separate"/>
      </w:r>
      <w:r w:rsidR="00BB0907" w:rsidRPr="00CD5441">
        <w:rPr>
          <w:rFonts w:ascii="Calibri" w:hAnsi="Calibri" w:cs="Calibri"/>
        </w:rPr>
        <w:t>(Captain_Pumpkinhead, 2021)</w:t>
      </w:r>
      <w:r w:rsidR="00BB0907" w:rsidRPr="00CD5441">
        <w:fldChar w:fldCharType="end"/>
      </w:r>
      <w:r w:rsidR="0029438D" w:rsidRPr="00CD5441">
        <w:t xml:space="preserve">. Python is trager, maar aangezien er geen extreme snelheid wordt verwacht bij dit systeem zijn de voordelen van Python voor ontwikkeling </w:t>
      </w:r>
      <w:r w:rsidR="00032332" w:rsidRPr="00CD5441">
        <w:t>overtreffend.</w:t>
      </w:r>
    </w:p>
    <w:p w14:paraId="38DA3913" w14:textId="77777777" w:rsidR="0038501B" w:rsidRPr="00CD5441" w:rsidRDefault="0038501B" w:rsidP="00195E3F"/>
    <w:p w14:paraId="083C5227" w14:textId="15829E2E" w:rsidR="0038501B" w:rsidRPr="00CD5441" w:rsidRDefault="0038501B" w:rsidP="00195E3F">
      <w:r w:rsidRPr="00CD5441">
        <w:t xml:space="preserve">Notitie: micropython kan niet daadwerkelijk </w:t>
      </w:r>
      <w:proofErr w:type="spellStart"/>
      <w:r w:rsidRPr="00CD5441">
        <w:t>multithreading</w:t>
      </w:r>
      <w:proofErr w:type="spellEnd"/>
      <w:r w:rsidRPr="00CD5441">
        <w:t xml:space="preserve"> gebruiken, dit heeft te maken met </w:t>
      </w:r>
      <w:r w:rsidR="001B67FE" w:rsidRPr="00CD5441">
        <w:t>Pythons</w:t>
      </w:r>
      <w:r w:rsidRPr="00CD5441">
        <w:t xml:space="preserve"> </w:t>
      </w:r>
      <w:r w:rsidR="00277D8D" w:rsidRPr="00CD5441">
        <w:t> </w:t>
      </w:r>
      <w:hyperlink r:id="rId8" w:history="1">
        <w:r w:rsidR="00277D8D" w:rsidRPr="00CD5441">
          <w:rPr>
            <w:rStyle w:val="Hyperlink"/>
          </w:rPr>
          <w:t>Global Interpreter Lock</w:t>
        </w:r>
      </w:hyperlink>
      <w:r w:rsidR="00277D8D" w:rsidRPr="00CD5441">
        <w:t xml:space="preserve"> (GIL). </w:t>
      </w:r>
      <w:r w:rsidR="00277D8D" w:rsidRPr="00CD5441">
        <w:fldChar w:fldCharType="begin"/>
      </w:r>
      <w:r w:rsidR="00277D8D" w:rsidRPr="00CD5441">
        <w:instrText xml:space="preserve"> ADDIN ZOTERO_ITEM CSL_CITATION {"citationID":"R1yryc4L","properties":{"formattedCitation":"(Joshy, 2017)","plainCitation":"(Joshy, 2017)","noteIndex":0},"citationItems":[{"id":95,"uris":["http://zotero.org/users/13514385/items/F4WZM89D"],"itemData":{"id":95,"type":"post","container-title":"Stack Overflow","title":"Answer to \"Is multithreading in python a myth?\"","title-short":"Answer to \"Is multithreading in python a myth?","URL":"https://stackoverflow.com/a/44793613","author":[{"family":"Joshy","given":"Vivek"}],"accessed":{"date-parts":[["2024",3,11]]},"issued":{"date-parts":[["2017",6,28]]}}}],"schema":"https://github.com/citation-style-language/schema/raw/master/csl-citation.json"} </w:instrText>
      </w:r>
      <w:r w:rsidR="00277D8D" w:rsidRPr="00CD5441">
        <w:fldChar w:fldCharType="separate"/>
      </w:r>
      <w:r w:rsidR="00277D8D" w:rsidRPr="00CD5441">
        <w:rPr>
          <w:rFonts w:ascii="Calibri" w:hAnsi="Calibri" w:cs="Calibri"/>
        </w:rPr>
        <w:t>(Joshy, 2017)</w:t>
      </w:r>
      <w:r w:rsidR="00277D8D" w:rsidRPr="00CD5441">
        <w:fldChar w:fldCharType="end"/>
      </w:r>
      <w:r w:rsidR="001B67FE" w:rsidRPr="00CD5441">
        <w:t xml:space="preserve">, iets dat meerdere mensen zeggen op meerdere websites. </w:t>
      </w:r>
    </w:p>
    <w:p w14:paraId="5B78F12C" w14:textId="77777777" w:rsidR="00262FFB" w:rsidRPr="00CD5441" w:rsidRDefault="00262FFB" w:rsidP="00195E3F"/>
    <w:p w14:paraId="4351435F" w14:textId="05C6669E" w:rsidR="00262FFB" w:rsidRPr="00CD5441" w:rsidRDefault="00262FFB" w:rsidP="00195E3F">
      <w:r w:rsidRPr="00CD5441">
        <w:t>Volgende keer de software testen zonder MCU, dit lijkt makkelijk te gaan.</w:t>
      </w:r>
    </w:p>
    <w:sectPr w:rsidR="00262FFB" w:rsidRPr="00CD5441" w:rsidSect="00A2133A">
      <w:pgSz w:w="11906" w:h="16838"/>
      <w:pgMar w:top="1417" w:right="1417" w:bottom="1417" w:left="141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F1AFDD" w14:textId="77777777" w:rsidR="00A2133A" w:rsidRPr="00CD5441" w:rsidRDefault="00A2133A" w:rsidP="00195E3F">
      <w:pPr>
        <w:spacing w:after="0" w:line="240" w:lineRule="auto"/>
      </w:pPr>
      <w:r w:rsidRPr="00CD5441">
        <w:separator/>
      </w:r>
    </w:p>
  </w:endnote>
  <w:endnote w:type="continuationSeparator" w:id="0">
    <w:p w14:paraId="2745766C" w14:textId="77777777" w:rsidR="00A2133A" w:rsidRPr="00CD5441" w:rsidRDefault="00A2133A" w:rsidP="00195E3F">
      <w:pPr>
        <w:spacing w:after="0" w:line="240" w:lineRule="auto"/>
      </w:pPr>
      <w:r w:rsidRPr="00CD5441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D346D7" w14:textId="77777777" w:rsidR="00A2133A" w:rsidRPr="00CD5441" w:rsidRDefault="00A2133A" w:rsidP="00195E3F">
      <w:pPr>
        <w:spacing w:after="0" w:line="240" w:lineRule="auto"/>
      </w:pPr>
      <w:r w:rsidRPr="00CD5441">
        <w:separator/>
      </w:r>
    </w:p>
  </w:footnote>
  <w:footnote w:type="continuationSeparator" w:id="0">
    <w:p w14:paraId="6A71CCDF" w14:textId="77777777" w:rsidR="00A2133A" w:rsidRPr="00CD5441" w:rsidRDefault="00A2133A" w:rsidP="00195E3F">
      <w:pPr>
        <w:spacing w:after="0" w:line="240" w:lineRule="auto"/>
      </w:pPr>
      <w:r w:rsidRPr="00CD5441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111744"/>
    <w:multiLevelType w:val="multilevel"/>
    <w:tmpl w:val="E75EA1C4"/>
    <w:lvl w:ilvl="0">
      <w:start w:val="1"/>
      <w:numFmt w:val="decimal"/>
      <w:pStyle w:val="Kop1"/>
      <w:lvlText w:val="%1"/>
      <w:lvlJc w:val="left"/>
      <w:pPr>
        <w:ind w:left="432" w:hanging="432"/>
      </w:pPr>
    </w:lvl>
    <w:lvl w:ilvl="1">
      <w:start w:val="1"/>
      <w:numFmt w:val="decimal"/>
      <w:pStyle w:val="Kop2"/>
      <w:lvlText w:val="%1.%2"/>
      <w:lvlJc w:val="left"/>
      <w:pPr>
        <w:ind w:left="576" w:hanging="576"/>
      </w:pPr>
    </w:lvl>
    <w:lvl w:ilvl="2">
      <w:start w:val="1"/>
      <w:numFmt w:val="decimal"/>
      <w:pStyle w:val="Kop3"/>
      <w:lvlText w:val="%1.%2.%3"/>
      <w:lvlJc w:val="left"/>
      <w:pPr>
        <w:ind w:left="720" w:hanging="720"/>
      </w:p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7C1869BC"/>
    <w:multiLevelType w:val="hybridMultilevel"/>
    <w:tmpl w:val="0C44C798"/>
    <w:lvl w:ilvl="0" w:tplc="843C56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3312935">
    <w:abstractNumId w:val="1"/>
  </w:num>
  <w:num w:numId="2" w16cid:durableId="135534902">
    <w:abstractNumId w:val="0"/>
  </w:num>
  <w:num w:numId="3" w16cid:durableId="2120905455">
    <w:abstractNumId w:val="0"/>
  </w:num>
  <w:num w:numId="4" w16cid:durableId="1371413541">
    <w:abstractNumId w:val="0"/>
  </w:num>
  <w:num w:numId="5" w16cid:durableId="537089474">
    <w:abstractNumId w:val="0"/>
  </w:num>
  <w:num w:numId="6" w16cid:durableId="710421514">
    <w:abstractNumId w:val="0"/>
  </w:num>
  <w:num w:numId="7" w16cid:durableId="1690528222">
    <w:abstractNumId w:val="0"/>
  </w:num>
  <w:num w:numId="8" w16cid:durableId="881553976">
    <w:abstractNumId w:val="0"/>
  </w:num>
  <w:num w:numId="9" w16cid:durableId="484706128">
    <w:abstractNumId w:val="0"/>
  </w:num>
  <w:num w:numId="10" w16cid:durableId="51737930">
    <w:abstractNumId w:val="0"/>
  </w:num>
  <w:num w:numId="11" w16cid:durableId="6288256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1C5D"/>
    <w:rsid w:val="00016B38"/>
    <w:rsid w:val="00027D2C"/>
    <w:rsid w:val="00032332"/>
    <w:rsid w:val="000478FD"/>
    <w:rsid w:val="00066D3D"/>
    <w:rsid w:val="000705EF"/>
    <w:rsid w:val="000808C0"/>
    <w:rsid w:val="000A2E6D"/>
    <w:rsid w:val="000B1437"/>
    <w:rsid w:val="000D632C"/>
    <w:rsid w:val="000E2224"/>
    <w:rsid w:val="00103B9C"/>
    <w:rsid w:val="00111624"/>
    <w:rsid w:val="00114D0B"/>
    <w:rsid w:val="00123862"/>
    <w:rsid w:val="00143E6E"/>
    <w:rsid w:val="00155704"/>
    <w:rsid w:val="0019151E"/>
    <w:rsid w:val="00195E3F"/>
    <w:rsid w:val="00195E5B"/>
    <w:rsid w:val="00196D65"/>
    <w:rsid w:val="001B454A"/>
    <w:rsid w:val="001B67FE"/>
    <w:rsid w:val="001C018A"/>
    <w:rsid w:val="001C38E8"/>
    <w:rsid w:val="001C4DDB"/>
    <w:rsid w:val="001C71BF"/>
    <w:rsid w:val="001D2C98"/>
    <w:rsid w:val="001E679F"/>
    <w:rsid w:val="002248D8"/>
    <w:rsid w:val="00251CFC"/>
    <w:rsid w:val="0026257A"/>
    <w:rsid w:val="00262FFB"/>
    <w:rsid w:val="00275832"/>
    <w:rsid w:val="00277D8D"/>
    <w:rsid w:val="0028081D"/>
    <w:rsid w:val="0029438D"/>
    <w:rsid w:val="00294CE5"/>
    <w:rsid w:val="002B074A"/>
    <w:rsid w:val="002D064D"/>
    <w:rsid w:val="002F01A8"/>
    <w:rsid w:val="002F41BC"/>
    <w:rsid w:val="002F62BD"/>
    <w:rsid w:val="003048C5"/>
    <w:rsid w:val="00311F8F"/>
    <w:rsid w:val="00312126"/>
    <w:rsid w:val="00316579"/>
    <w:rsid w:val="00327CF6"/>
    <w:rsid w:val="003351AB"/>
    <w:rsid w:val="003456D1"/>
    <w:rsid w:val="00355713"/>
    <w:rsid w:val="0036425E"/>
    <w:rsid w:val="00364BC7"/>
    <w:rsid w:val="00366D21"/>
    <w:rsid w:val="00374517"/>
    <w:rsid w:val="0038501B"/>
    <w:rsid w:val="003852FE"/>
    <w:rsid w:val="00386EC1"/>
    <w:rsid w:val="00393406"/>
    <w:rsid w:val="003A10AA"/>
    <w:rsid w:val="003A3CE8"/>
    <w:rsid w:val="003D1F45"/>
    <w:rsid w:val="003F31CC"/>
    <w:rsid w:val="00400ADF"/>
    <w:rsid w:val="00405B31"/>
    <w:rsid w:val="00414604"/>
    <w:rsid w:val="00426EBA"/>
    <w:rsid w:val="00447E46"/>
    <w:rsid w:val="00471058"/>
    <w:rsid w:val="00487CA4"/>
    <w:rsid w:val="0049459B"/>
    <w:rsid w:val="004B0DC7"/>
    <w:rsid w:val="004B55F9"/>
    <w:rsid w:val="004D26BF"/>
    <w:rsid w:val="004F012D"/>
    <w:rsid w:val="004F5C9C"/>
    <w:rsid w:val="00506CD8"/>
    <w:rsid w:val="005261E0"/>
    <w:rsid w:val="005476F6"/>
    <w:rsid w:val="00554159"/>
    <w:rsid w:val="00554DF0"/>
    <w:rsid w:val="00556FD5"/>
    <w:rsid w:val="005749F2"/>
    <w:rsid w:val="00584F25"/>
    <w:rsid w:val="005C2186"/>
    <w:rsid w:val="005D45ED"/>
    <w:rsid w:val="005E46EC"/>
    <w:rsid w:val="005F5216"/>
    <w:rsid w:val="00610DB8"/>
    <w:rsid w:val="0063236D"/>
    <w:rsid w:val="00634AC4"/>
    <w:rsid w:val="006461A1"/>
    <w:rsid w:val="00696CE6"/>
    <w:rsid w:val="006A7FA9"/>
    <w:rsid w:val="006E4749"/>
    <w:rsid w:val="006F6D30"/>
    <w:rsid w:val="0070544D"/>
    <w:rsid w:val="0070706B"/>
    <w:rsid w:val="00715FCB"/>
    <w:rsid w:val="00727FDE"/>
    <w:rsid w:val="007457AB"/>
    <w:rsid w:val="00754946"/>
    <w:rsid w:val="0076320D"/>
    <w:rsid w:val="00763FD3"/>
    <w:rsid w:val="00787665"/>
    <w:rsid w:val="00793BC3"/>
    <w:rsid w:val="007A2425"/>
    <w:rsid w:val="007B526B"/>
    <w:rsid w:val="007D4F2A"/>
    <w:rsid w:val="007E63B5"/>
    <w:rsid w:val="007E7EE1"/>
    <w:rsid w:val="007F5483"/>
    <w:rsid w:val="008312D5"/>
    <w:rsid w:val="00833352"/>
    <w:rsid w:val="00836845"/>
    <w:rsid w:val="008502B6"/>
    <w:rsid w:val="00851454"/>
    <w:rsid w:val="0089712E"/>
    <w:rsid w:val="008972EC"/>
    <w:rsid w:val="008A04F7"/>
    <w:rsid w:val="008C3344"/>
    <w:rsid w:val="008C3D72"/>
    <w:rsid w:val="008C3D91"/>
    <w:rsid w:val="008D1AB4"/>
    <w:rsid w:val="008D5B1C"/>
    <w:rsid w:val="00916B23"/>
    <w:rsid w:val="009175D1"/>
    <w:rsid w:val="00947530"/>
    <w:rsid w:val="009579DE"/>
    <w:rsid w:val="00972FAD"/>
    <w:rsid w:val="009805B2"/>
    <w:rsid w:val="00980655"/>
    <w:rsid w:val="00982348"/>
    <w:rsid w:val="009943D0"/>
    <w:rsid w:val="009960CF"/>
    <w:rsid w:val="009C3AB5"/>
    <w:rsid w:val="009C65BB"/>
    <w:rsid w:val="009D3642"/>
    <w:rsid w:val="009F32AB"/>
    <w:rsid w:val="00A07820"/>
    <w:rsid w:val="00A134B2"/>
    <w:rsid w:val="00A2133A"/>
    <w:rsid w:val="00A932D5"/>
    <w:rsid w:val="00AA7387"/>
    <w:rsid w:val="00AC1C5D"/>
    <w:rsid w:val="00AC5C95"/>
    <w:rsid w:val="00AF1BB7"/>
    <w:rsid w:val="00B35FA4"/>
    <w:rsid w:val="00B432AF"/>
    <w:rsid w:val="00B45AD9"/>
    <w:rsid w:val="00B56C6F"/>
    <w:rsid w:val="00B63595"/>
    <w:rsid w:val="00B86367"/>
    <w:rsid w:val="00BA4AA2"/>
    <w:rsid w:val="00BB0907"/>
    <w:rsid w:val="00BB6919"/>
    <w:rsid w:val="00C01567"/>
    <w:rsid w:val="00C43002"/>
    <w:rsid w:val="00C431C5"/>
    <w:rsid w:val="00C56B42"/>
    <w:rsid w:val="00C66F53"/>
    <w:rsid w:val="00C70855"/>
    <w:rsid w:val="00C82AA8"/>
    <w:rsid w:val="00CA1C2B"/>
    <w:rsid w:val="00CA4D75"/>
    <w:rsid w:val="00CD5441"/>
    <w:rsid w:val="00CD5B41"/>
    <w:rsid w:val="00CF1CEA"/>
    <w:rsid w:val="00D16D96"/>
    <w:rsid w:val="00D347E6"/>
    <w:rsid w:val="00D46439"/>
    <w:rsid w:val="00D46875"/>
    <w:rsid w:val="00D519BA"/>
    <w:rsid w:val="00D5454F"/>
    <w:rsid w:val="00D6671C"/>
    <w:rsid w:val="00D74001"/>
    <w:rsid w:val="00DB5290"/>
    <w:rsid w:val="00DE048F"/>
    <w:rsid w:val="00DF31D8"/>
    <w:rsid w:val="00DF31E7"/>
    <w:rsid w:val="00E005FB"/>
    <w:rsid w:val="00E0306F"/>
    <w:rsid w:val="00E7033A"/>
    <w:rsid w:val="00E74537"/>
    <w:rsid w:val="00E84F42"/>
    <w:rsid w:val="00E8659B"/>
    <w:rsid w:val="00EA08F0"/>
    <w:rsid w:val="00EA4B5D"/>
    <w:rsid w:val="00EA59B7"/>
    <w:rsid w:val="00EB36ED"/>
    <w:rsid w:val="00EE1B1D"/>
    <w:rsid w:val="00EF084A"/>
    <w:rsid w:val="00F0611F"/>
    <w:rsid w:val="00F14FF1"/>
    <w:rsid w:val="00F15680"/>
    <w:rsid w:val="00F16877"/>
    <w:rsid w:val="00F26A21"/>
    <w:rsid w:val="00F4358E"/>
    <w:rsid w:val="00F72A67"/>
    <w:rsid w:val="00F73B75"/>
    <w:rsid w:val="00F81827"/>
    <w:rsid w:val="00F82C8B"/>
    <w:rsid w:val="00F87F30"/>
    <w:rsid w:val="00F90745"/>
    <w:rsid w:val="00F96D3B"/>
    <w:rsid w:val="00FA16F6"/>
    <w:rsid w:val="00FD2A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CD8461"/>
  <w15:chartTrackingRefBased/>
  <w15:docId w15:val="{2D072089-4F7E-4172-BB7F-5ADEBF3667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327CF6"/>
    <w:rPr>
      <w:kern w:val="0"/>
      <w14:ligatures w14:val="none"/>
    </w:rPr>
  </w:style>
  <w:style w:type="paragraph" w:styleId="Kop1">
    <w:name w:val="heading 1"/>
    <w:basedOn w:val="Standaard"/>
    <w:next w:val="Standaard"/>
    <w:link w:val="Kop1Char"/>
    <w:uiPriority w:val="9"/>
    <w:qFormat/>
    <w:rsid w:val="00554DF0"/>
    <w:pPr>
      <w:keepNext/>
      <w:keepLines/>
      <w:numPr>
        <w:numId w:val="1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554DF0"/>
    <w:pPr>
      <w:keepNext/>
      <w:keepLines/>
      <w:numPr>
        <w:ilvl w:val="1"/>
        <w:numId w:val="1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554DF0"/>
    <w:pPr>
      <w:keepNext/>
      <w:keepLines/>
      <w:numPr>
        <w:ilvl w:val="2"/>
        <w:numId w:val="1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554DF0"/>
    <w:pPr>
      <w:keepNext/>
      <w:keepLines/>
      <w:numPr>
        <w:ilvl w:val="3"/>
        <w:numId w:val="1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Kop5">
    <w:name w:val="heading 5"/>
    <w:basedOn w:val="Standaard"/>
    <w:next w:val="Standaard"/>
    <w:link w:val="Kop5Char"/>
    <w:uiPriority w:val="9"/>
    <w:unhideWhenUsed/>
    <w:qFormat/>
    <w:rsid w:val="00554DF0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Kop6">
    <w:name w:val="heading 6"/>
    <w:basedOn w:val="Standaard"/>
    <w:next w:val="Standaard"/>
    <w:link w:val="Kop6Char"/>
    <w:uiPriority w:val="9"/>
    <w:unhideWhenUsed/>
    <w:qFormat/>
    <w:rsid w:val="00554DF0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Kop7">
    <w:name w:val="heading 7"/>
    <w:basedOn w:val="Standaard"/>
    <w:next w:val="Standaard"/>
    <w:link w:val="Kop7Char"/>
    <w:uiPriority w:val="9"/>
    <w:unhideWhenUsed/>
    <w:qFormat/>
    <w:rsid w:val="00554DF0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Kop8">
    <w:name w:val="heading 8"/>
    <w:basedOn w:val="Standaard"/>
    <w:next w:val="Standaard"/>
    <w:link w:val="Kop8Char"/>
    <w:uiPriority w:val="9"/>
    <w:unhideWhenUsed/>
    <w:qFormat/>
    <w:rsid w:val="00554DF0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Kop9">
    <w:name w:val="heading 9"/>
    <w:basedOn w:val="Standaard"/>
    <w:next w:val="Standaard"/>
    <w:link w:val="Kop9Char"/>
    <w:uiPriority w:val="9"/>
    <w:unhideWhenUsed/>
    <w:qFormat/>
    <w:rsid w:val="00554DF0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GB"/>
      <w14:ligatures w14:val="none"/>
    </w:rPr>
  </w:style>
  <w:style w:type="paragraph" w:styleId="Bijschrift">
    <w:name w:val="caption"/>
    <w:basedOn w:val="Standaard"/>
    <w:next w:val="Standaard"/>
    <w:uiPriority w:val="35"/>
    <w:unhideWhenUsed/>
    <w:qFormat/>
    <w:rsid w:val="00554DF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Geenafstand">
    <w:name w:val="No Spacing"/>
    <w:link w:val="GeenafstandChar"/>
    <w:uiPriority w:val="1"/>
    <w:qFormat/>
    <w:rsid w:val="00554DF0"/>
    <w:pPr>
      <w:spacing w:after="0" w:line="240" w:lineRule="auto"/>
    </w:pPr>
    <w:rPr>
      <w:kern w:val="0"/>
      <w:lang w:val="en-GB"/>
      <w14:ligatures w14:val="non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554DF0"/>
    <w:rPr>
      <w:kern w:val="0"/>
      <w:lang w:val="en-GB"/>
      <w14:ligatures w14:val="none"/>
    </w:rPr>
  </w:style>
  <w:style w:type="character" w:styleId="Hyperlink">
    <w:name w:val="Hyperlink"/>
    <w:basedOn w:val="Standaardalinea-lettertype"/>
    <w:uiPriority w:val="99"/>
    <w:unhideWhenUsed/>
    <w:rsid w:val="00554DF0"/>
    <w:rPr>
      <w:color w:val="0563C1" w:themeColor="hyperlink"/>
      <w:u w:val="single"/>
    </w:rPr>
  </w:style>
  <w:style w:type="paragraph" w:styleId="Inhopg1">
    <w:name w:val="toc 1"/>
    <w:basedOn w:val="Standaard"/>
    <w:next w:val="Standaard"/>
    <w:autoRedefine/>
    <w:uiPriority w:val="39"/>
    <w:unhideWhenUsed/>
    <w:rsid w:val="00554DF0"/>
    <w:pPr>
      <w:tabs>
        <w:tab w:val="right" w:leader="dot" w:pos="9062"/>
      </w:tabs>
      <w:spacing w:after="100"/>
    </w:pPr>
  </w:style>
  <w:style w:type="paragraph" w:styleId="Inhopg2">
    <w:name w:val="toc 2"/>
    <w:basedOn w:val="Standaard"/>
    <w:next w:val="Standaard"/>
    <w:autoRedefine/>
    <w:uiPriority w:val="39"/>
    <w:unhideWhenUsed/>
    <w:rsid w:val="00554DF0"/>
    <w:pPr>
      <w:spacing w:after="100"/>
      <w:ind w:left="220"/>
    </w:pPr>
  </w:style>
  <w:style w:type="paragraph" w:styleId="Inhopg3">
    <w:name w:val="toc 3"/>
    <w:basedOn w:val="Standaard"/>
    <w:next w:val="Standaard"/>
    <w:autoRedefine/>
    <w:uiPriority w:val="39"/>
    <w:unhideWhenUsed/>
    <w:rsid w:val="00554DF0"/>
    <w:pPr>
      <w:spacing w:after="100"/>
      <w:ind w:left="440"/>
    </w:pPr>
  </w:style>
  <w:style w:type="paragraph" w:styleId="Inhopg4">
    <w:name w:val="toc 4"/>
    <w:basedOn w:val="Standaard"/>
    <w:next w:val="Standaard"/>
    <w:autoRedefine/>
    <w:uiPriority w:val="39"/>
    <w:unhideWhenUsed/>
    <w:rsid w:val="00554DF0"/>
    <w:pPr>
      <w:spacing w:after="100"/>
      <w:ind w:left="660"/>
    </w:pPr>
    <w:rPr>
      <w:rFonts w:eastAsiaTheme="minorEastAsia"/>
      <w:lang w:eastAsia="nl-NL"/>
    </w:rPr>
  </w:style>
  <w:style w:type="paragraph" w:styleId="Inhopg5">
    <w:name w:val="toc 5"/>
    <w:basedOn w:val="Standaard"/>
    <w:next w:val="Standaard"/>
    <w:autoRedefine/>
    <w:uiPriority w:val="39"/>
    <w:unhideWhenUsed/>
    <w:rsid w:val="00554DF0"/>
    <w:pPr>
      <w:spacing w:after="100"/>
      <w:ind w:left="880"/>
    </w:pPr>
    <w:rPr>
      <w:rFonts w:eastAsiaTheme="minorEastAsia"/>
      <w:lang w:eastAsia="nl-NL"/>
    </w:rPr>
  </w:style>
  <w:style w:type="paragraph" w:styleId="Inhopg6">
    <w:name w:val="toc 6"/>
    <w:basedOn w:val="Standaard"/>
    <w:next w:val="Standaard"/>
    <w:autoRedefine/>
    <w:uiPriority w:val="39"/>
    <w:unhideWhenUsed/>
    <w:rsid w:val="00554DF0"/>
    <w:pPr>
      <w:spacing w:after="100"/>
      <w:ind w:left="1100"/>
    </w:pPr>
    <w:rPr>
      <w:rFonts w:eastAsiaTheme="minorEastAsia"/>
      <w:lang w:eastAsia="nl-NL"/>
    </w:rPr>
  </w:style>
  <w:style w:type="paragraph" w:styleId="Inhopg7">
    <w:name w:val="toc 7"/>
    <w:basedOn w:val="Standaard"/>
    <w:next w:val="Standaard"/>
    <w:autoRedefine/>
    <w:uiPriority w:val="39"/>
    <w:unhideWhenUsed/>
    <w:rsid w:val="00554DF0"/>
    <w:pPr>
      <w:spacing w:after="100"/>
      <w:ind w:left="1320"/>
    </w:pPr>
    <w:rPr>
      <w:rFonts w:eastAsiaTheme="minorEastAsia"/>
      <w:lang w:eastAsia="nl-NL"/>
    </w:rPr>
  </w:style>
  <w:style w:type="paragraph" w:styleId="Inhopg8">
    <w:name w:val="toc 8"/>
    <w:basedOn w:val="Standaard"/>
    <w:next w:val="Standaard"/>
    <w:autoRedefine/>
    <w:uiPriority w:val="39"/>
    <w:unhideWhenUsed/>
    <w:rsid w:val="00554DF0"/>
    <w:pPr>
      <w:spacing w:after="100"/>
      <w:ind w:left="1540"/>
    </w:pPr>
    <w:rPr>
      <w:rFonts w:eastAsiaTheme="minorEastAsia"/>
      <w:lang w:eastAsia="nl-NL"/>
    </w:rPr>
  </w:style>
  <w:style w:type="paragraph" w:styleId="Inhopg9">
    <w:name w:val="toc 9"/>
    <w:basedOn w:val="Standaard"/>
    <w:next w:val="Standaard"/>
    <w:autoRedefine/>
    <w:uiPriority w:val="39"/>
    <w:unhideWhenUsed/>
    <w:rsid w:val="00554DF0"/>
    <w:pPr>
      <w:spacing w:after="100"/>
      <w:ind w:left="1760"/>
    </w:pPr>
    <w:rPr>
      <w:rFonts w:eastAsiaTheme="minorEastAsia"/>
      <w:lang w:eastAsia="nl-NL"/>
    </w:rPr>
  </w:style>
  <w:style w:type="character" w:customStyle="1" w:styleId="Kop2Char">
    <w:name w:val="Kop 2 Char"/>
    <w:basedOn w:val="Standaardalinea-lettertype"/>
    <w:link w:val="Kop2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GB"/>
      <w14:ligatures w14:val="none"/>
    </w:rPr>
  </w:style>
  <w:style w:type="character" w:customStyle="1" w:styleId="Kop3Char">
    <w:name w:val="Kop 3 Char"/>
    <w:basedOn w:val="Standaardalinea-lettertype"/>
    <w:link w:val="Kop3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GB"/>
      <w14:ligatures w14:val="none"/>
    </w:rPr>
  </w:style>
  <w:style w:type="character" w:customStyle="1" w:styleId="Kop4Char">
    <w:name w:val="Kop 4 Char"/>
    <w:basedOn w:val="Standaardalinea-lettertype"/>
    <w:link w:val="Kop4"/>
    <w:uiPriority w:val="9"/>
    <w:rsid w:val="00554DF0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GB"/>
      <w14:ligatures w14:val="none"/>
    </w:rPr>
  </w:style>
  <w:style w:type="character" w:customStyle="1" w:styleId="Kop5Char">
    <w:name w:val="Kop 5 Char"/>
    <w:basedOn w:val="Standaardalinea-lettertype"/>
    <w:link w:val="Kop5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lang w:val="en-GB"/>
      <w14:ligatures w14:val="none"/>
    </w:rPr>
  </w:style>
  <w:style w:type="character" w:customStyle="1" w:styleId="Kop6Char">
    <w:name w:val="Kop 6 Char"/>
    <w:basedOn w:val="Standaardalinea-lettertype"/>
    <w:link w:val="Kop6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lang w:val="en-GB"/>
      <w14:ligatures w14:val="none"/>
    </w:rPr>
  </w:style>
  <w:style w:type="character" w:customStyle="1" w:styleId="Kop7Char">
    <w:name w:val="Kop 7 Char"/>
    <w:basedOn w:val="Standaardalinea-lettertype"/>
    <w:link w:val="Kop7"/>
    <w:uiPriority w:val="9"/>
    <w:rsid w:val="00554DF0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val="en-GB"/>
      <w14:ligatures w14:val="none"/>
    </w:rPr>
  </w:style>
  <w:style w:type="character" w:customStyle="1" w:styleId="Kop8Char">
    <w:name w:val="Kop 8 Char"/>
    <w:basedOn w:val="Standaardalinea-lettertype"/>
    <w:link w:val="Kop8"/>
    <w:uiPriority w:val="9"/>
    <w:rsid w:val="00554DF0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val="en-GB"/>
      <w14:ligatures w14:val="none"/>
    </w:rPr>
  </w:style>
  <w:style w:type="character" w:customStyle="1" w:styleId="Kop9Char">
    <w:name w:val="Kop 9 Char"/>
    <w:basedOn w:val="Standaardalinea-lettertype"/>
    <w:link w:val="Kop9"/>
    <w:uiPriority w:val="9"/>
    <w:rsid w:val="00554DF0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val="en-GB"/>
      <w14:ligatures w14:val="none"/>
    </w:rPr>
  </w:style>
  <w:style w:type="paragraph" w:styleId="Kopvaninhoudsopgave">
    <w:name w:val="TOC Heading"/>
    <w:basedOn w:val="Kop1"/>
    <w:next w:val="Standaard"/>
    <w:uiPriority w:val="39"/>
    <w:unhideWhenUsed/>
    <w:qFormat/>
    <w:rsid w:val="00554DF0"/>
    <w:pPr>
      <w:outlineLvl w:val="9"/>
    </w:pPr>
    <w:rPr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554DF0"/>
    <w:rPr>
      <w:kern w:val="0"/>
      <w:lang w:val="en-GB"/>
      <w14:ligatures w14:val="none"/>
    </w:rPr>
  </w:style>
  <w:style w:type="paragraph" w:styleId="Lijstmetafbeeldingen">
    <w:name w:val="table of figures"/>
    <w:basedOn w:val="Standaard"/>
    <w:next w:val="Standaard"/>
    <w:uiPriority w:val="99"/>
    <w:unhideWhenUsed/>
    <w:rsid w:val="00554DF0"/>
    <w:pPr>
      <w:spacing w:after="0"/>
    </w:pPr>
  </w:style>
  <w:style w:type="paragraph" w:styleId="Lijstalinea">
    <w:name w:val="List Paragraph"/>
    <w:basedOn w:val="Standaard"/>
    <w:uiPriority w:val="34"/>
    <w:qFormat/>
    <w:rsid w:val="00554DF0"/>
    <w:pPr>
      <w:ind w:left="720"/>
      <w:contextualSpacing/>
    </w:pPr>
  </w:style>
  <w:style w:type="paragraph" w:styleId="Normaalweb">
    <w:name w:val="Normal (Web)"/>
    <w:basedOn w:val="Standaard"/>
    <w:uiPriority w:val="99"/>
    <w:semiHidden/>
    <w:unhideWhenUsed/>
    <w:rsid w:val="00554DF0"/>
    <w:rPr>
      <w:rFonts w:ascii="Times New Roman" w:hAnsi="Times New Roman" w:cs="Times New Roman"/>
      <w:sz w:val="24"/>
      <w:szCs w:val="24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554DF0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554DF0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554DF0"/>
    <w:rPr>
      <w:color w:val="605E5C"/>
      <w:shd w:val="clear" w:color="auto" w:fill="E1DFDD"/>
    </w:rPr>
  </w:style>
  <w:style w:type="table" w:styleId="Tabelraster">
    <w:name w:val="Table Grid"/>
    <w:basedOn w:val="Standaardtabel"/>
    <w:uiPriority w:val="39"/>
    <w:rsid w:val="00554DF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Normal">
    <w:name w:val="Table Normal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1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Standaard"/>
    <w:uiPriority w:val="1"/>
    <w:qFormat/>
    <w:rsid w:val="00554DF0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</w:rPr>
  </w:style>
  <w:style w:type="paragraph" w:styleId="Titel">
    <w:name w:val="Title"/>
    <w:basedOn w:val="Standaard"/>
    <w:next w:val="Standaard"/>
    <w:link w:val="TitelChar"/>
    <w:uiPriority w:val="10"/>
    <w:qFormat/>
    <w:rsid w:val="00554DF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554DF0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none"/>
    </w:rPr>
  </w:style>
  <w:style w:type="paragraph" w:styleId="Voettekst">
    <w:name w:val="footer"/>
    <w:basedOn w:val="Standaard"/>
    <w:link w:val="Voet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554DF0"/>
    <w:rPr>
      <w:kern w:val="0"/>
      <w:lang w:val="en-GB"/>
      <w14:ligatures w14:val="none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9943D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9943D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9943D0"/>
    <w:rPr>
      <w:kern w:val="0"/>
      <w:sz w:val="20"/>
      <w:szCs w:val="20"/>
      <w:lang w:val="en-GB"/>
      <w14:ligatures w14:val="none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943D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943D0"/>
    <w:rPr>
      <w:b/>
      <w:bCs/>
      <w:kern w:val="0"/>
      <w:sz w:val="20"/>
      <w:szCs w:val="20"/>
      <w:lang w:val="en-GB"/>
      <w14:ligatures w14:val="none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E0306F"/>
    <w:pPr>
      <w:spacing w:after="0" w:line="240" w:lineRule="auto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E0306F"/>
    <w:rPr>
      <w:kern w:val="0"/>
      <w:sz w:val="20"/>
      <w:szCs w:val="20"/>
      <w:lang w:val="en-GB"/>
      <w14:ligatures w14:val="none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E0306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iki.python.org/moin/GlobalInterpreterLoc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6ED86E-3846-4A84-8C2D-8D641938CC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87</Words>
  <Characters>2681</Characters>
  <Application>Microsoft Office Word</Application>
  <DocSecurity>0</DocSecurity>
  <Lines>22</Lines>
  <Paragraphs>6</Paragraphs>
  <ScaleCrop>false</ScaleCrop>
  <Company/>
  <LinksUpToDate>false</LinksUpToDate>
  <CharactersWithSpaces>3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Tak (student)</dc:creator>
  <cp:keywords/>
  <dc:description/>
  <cp:lastModifiedBy>Casper Tak (student)</cp:lastModifiedBy>
  <cp:revision>174</cp:revision>
  <dcterms:created xsi:type="dcterms:W3CDTF">2024-02-08T09:02:00Z</dcterms:created>
  <dcterms:modified xsi:type="dcterms:W3CDTF">2024-04-22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BCS9NHpr"/&gt;&lt;style id="http://www.zotero.org/styles/apa" locale="nl-NL" hasBibliography="1" bibliographyStyleHasBeenSet="0"/&gt;&lt;prefs&gt;&lt;pref name="fieldType" value="Field"/&gt;&lt;/prefs&gt;&lt;/data&gt;</vt:lpwstr>
  </property>
</Properties>
</file>